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05CB45" w14:textId="77777777" w:rsidR="007254B5" w:rsidRPr="007254B5" w:rsidRDefault="007254B5" w:rsidP="004F34E7">
      <w:pPr>
        <w:pStyle w:val="Heading1"/>
      </w:pPr>
      <w:r>
        <w:t>Supp</w:t>
      </w:r>
      <w:r w:rsidRPr="007254B5">
        <w:t>l</w:t>
      </w:r>
      <w:r>
        <w:t xml:space="preserve">ementary </w:t>
      </w:r>
      <w:r w:rsidR="004F34E7">
        <w:t>material</w:t>
      </w:r>
      <w:r w:rsidR="00570909">
        <w:t xml:space="preserve"> A</w:t>
      </w:r>
    </w:p>
    <w:p w14:paraId="6153D89A" w14:textId="77777777" w:rsidR="007254B5" w:rsidRDefault="007254B5" w:rsidP="007254B5">
      <w:pPr>
        <w:pStyle w:val="NoSpacing"/>
        <w:rPr>
          <w:highlight w:val="yellow"/>
        </w:rPr>
      </w:pPr>
    </w:p>
    <w:p w14:paraId="68A9712C" w14:textId="77777777" w:rsidR="003011F3" w:rsidRPr="004F34E7" w:rsidRDefault="004F34E7" w:rsidP="00B4229C">
      <w:pPr>
        <w:pStyle w:val="Heading2"/>
        <w:spacing w:line="480" w:lineRule="auto"/>
      </w:pPr>
      <w:r w:rsidRPr="004F34E7">
        <w:t xml:space="preserve">S.1: Clarification of </w:t>
      </w:r>
      <w:r w:rsidR="003011F3" w:rsidRPr="004F34E7">
        <w:t>Methods</w:t>
      </w:r>
      <w:r w:rsidRPr="004F34E7">
        <w:t xml:space="preserve"> the in-depth interviews with stakeholders</w:t>
      </w:r>
    </w:p>
    <w:p w14:paraId="47678E09" w14:textId="77777777" w:rsidR="003011F3" w:rsidRDefault="003011F3" w:rsidP="00B4229C">
      <w:pPr>
        <w:pStyle w:val="Heading3"/>
        <w:spacing w:line="480" w:lineRule="auto"/>
        <w:rPr>
          <w:highlight w:val="yellow"/>
        </w:rPr>
      </w:pPr>
      <w:r>
        <w:t>Epistemology</w:t>
      </w:r>
    </w:p>
    <w:p w14:paraId="6AC0BC12" w14:textId="0DF1F8E4" w:rsidR="003011F3" w:rsidRDefault="003011F3" w:rsidP="00B4229C">
      <w:pPr>
        <w:pStyle w:val="NoSpacing"/>
        <w:spacing w:line="480" w:lineRule="auto"/>
      </w:pPr>
      <w:r>
        <w:t xml:space="preserve">Pragmatism was the epistemology used, it views that all research is focused on </w:t>
      </w:r>
      <w:r w:rsidR="007D09D5">
        <w:t xml:space="preserve">answering the research question. It is </w:t>
      </w:r>
      <w:r>
        <w:t xml:space="preserve">frequently used in </w:t>
      </w:r>
      <w:r w:rsidRPr="00F16D8B">
        <w:t>health</w:t>
      </w:r>
      <w:r>
        <w:t xml:space="preserve"> systems research as it allows for abduction in</w:t>
      </w:r>
      <w:r w:rsidRPr="00F16D8B">
        <w:t xml:space="preserve"> research and aims at producing knowledge which is </w:t>
      </w:r>
      <w:r w:rsidRPr="00476A5B">
        <w:t>socially beneficial, and can be applied.</w:t>
      </w:r>
      <w:r w:rsidR="00B4229C" w:rsidRPr="00476A5B">
        <w:fldChar w:fldCharType="begin">
          <w:fldData xml:space="preserve">PEVuZE5vdGU+PENpdGU+PEF1dGhvcj5TY290dDwvQXV0aG9yPjxZZWFyPjIwMDk8L1llYXI+PFJl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</w:fldData>
        </w:fldChar>
      </w:r>
      <w:r w:rsidR="007D09D5" w:rsidRPr="00476A5B">
        <w:instrText xml:space="preserve"> ADDIN EN.CITE </w:instrText>
      </w:r>
      <w:r w:rsidR="007D09D5" w:rsidRPr="00476A5B">
        <w:fldChar w:fldCharType="begin">
          <w:fldData xml:space="preserve">PEVuZE5vdGU+PENpdGU+PEF1dGhvcj5TY290dDwvQXV0aG9yPjxZZWFyPjIwMDk8L1llYXI+PFJl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</w:fldData>
        </w:fldChar>
      </w:r>
      <w:r w:rsidR="007D09D5" w:rsidRPr="00476A5B">
        <w:instrText xml:space="preserve"> ADDIN EN.CITE.DATA </w:instrText>
      </w:r>
      <w:r w:rsidR="007D09D5" w:rsidRPr="00476A5B">
        <w:fldChar w:fldCharType="end"/>
      </w:r>
      <w:r w:rsidR="00B4229C" w:rsidRPr="00476A5B">
        <w:fldChar w:fldCharType="separate"/>
      </w:r>
      <w:r w:rsidR="00B4229C" w:rsidRPr="00476A5B">
        <w:rPr>
          <w:noProof/>
        </w:rPr>
        <w:t>(1-6)</w:t>
      </w:r>
      <w:r w:rsidR="00B4229C" w:rsidRPr="00476A5B">
        <w:fldChar w:fldCharType="end"/>
      </w:r>
      <w:r w:rsidRPr="00476A5B">
        <w:t xml:space="preserve"> Pragmatism finds the truth through assuming that all knowledge is empirical and that there is one truth which differs due interpretations or perspectives.</w:t>
      </w:r>
      <w:r w:rsidR="00B4229C" w:rsidRPr="00476A5B">
        <w:fldChar w:fldCharType="begin">
          <w:fldData xml:space="preserve">PEVuZE5vdGU+PENpdGU+PEF1dGhvcj5TY290dDwvQXV0aG9yPjxZZWFyPjIwMDk8L1llYXI+PFJl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</w:fldData>
        </w:fldChar>
      </w:r>
      <w:r w:rsidR="00B4229C" w:rsidRPr="00476A5B">
        <w:instrText xml:space="preserve"> ADDIN EN.CITE </w:instrText>
      </w:r>
      <w:r w:rsidR="00B4229C" w:rsidRPr="00476A5B">
        <w:fldChar w:fldCharType="begin">
          <w:fldData xml:space="preserve">PEVuZE5vdGU+PENpdGU+PEF1dGhvcj5TY290dDwvQXV0aG9yPjxZZWFyPjIwMDk8L1llYXI+PFJl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</w:fldData>
        </w:fldChar>
      </w:r>
      <w:r w:rsidR="00B4229C" w:rsidRPr="00476A5B">
        <w:instrText xml:space="preserve"> ADDIN EN.CITE.DATA </w:instrText>
      </w:r>
      <w:r w:rsidR="00B4229C" w:rsidRPr="00476A5B">
        <w:fldChar w:fldCharType="end"/>
      </w:r>
      <w:r w:rsidR="00B4229C" w:rsidRPr="00476A5B">
        <w:fldChar w:fldCharType="separate"/>
      </w:r>
      <w:r w:rsidR="00B4229C" w:rsidRPr="00476A5B">
        <w:rPr>
          <w:noProof/>
        </w:rPr>
        <w:t>(1-3)</w:t>
      </w:r>
      <w:r w:rsidR="00B4229C" w:rsidRPr="00476A5B">
        <w:fldChar w:fldCharType="end"/>
      </w:r>
      <w:r w:rsidRPr="00476A5B">
        <w:t xml:space="preserve"> The epistemology applies to the study as the research falls within health system research as well as there being a clear research question to be addressed that is part of a larger research project</w:t>
      </w:r>
      <w:r w:rsidR="007D09D5" w:rsidRPr="00476A5B">
        <w:t>, i.e.,</w:t>
      </w:r>
      <w:r w:rsidRPr="00476A5B">
        <w:t xml:space="preserve"> to create a</w:t>
      </w:r>
      <w:r w:rsidR="00476927" w:rsidRPr="00476A5B">
        <w:t xml:space="preserve">n MMA evaluation module </w:t>
      </w:r>
      <w:r w:rsidR="007D09D5" w:rsidRPr="00476A5B">
        <w:t xml:space="preserve">to adapt HTA </w:t>
      </w:r>
      <w:r w:rsidR="00476927" w:rsidRPr="00476A5B">
        <w:t>framework</w:t>
      </w:r>
      <w:r w:rsidR="007D09D5" w:rsidRPr="00476A5B">
        <w:t>s.</w:t>
      </w:r>
    </w:p>
    <w:p w14:paraId="7EFBDF58" w14:textId="77777777" w:rsidR="00B4229C" w:rsidRDefault="00B4229C" w:rsidP="00B4229C">
      <w:pPr>
        <w:pStyle w:val="Heading3"/>
        <w:spacing w:line="480" w:lineRule="auto"/>
      </w:pPr>
    </w:p>
    <w:p w14:paraId="1FB426E3" w14:textId="77777777" w:rsidR="003011F3" w:rsidRPr="004F34E7" w:rsidRDefault="003011F3" w:rsidP="00B4229C">
      <w:pPr>
        <w:pStyle w:val="Heading3"/>
        <w:spacing w:line="480" w:lineRule="auto"/>
      </w:pPr>
      <w:r>
        <w:t>Information power</w:t>
      </w:r>
    </w:p>
    <w:p w14:paraId="5D4485F0" w14:textId="0A04CB81" w:rsidR="003011F3" w:rsidRDefault="003011F3" w:rsidP="00B4229C">
      <w:pPr>
        <w:pStyle w:val="NoSpacing"/>
        <w:spacing w:line="480" w:lineRule="auto"/>
      </w:pPr>
      <w:r>
        <w:t xml:space="preserve">The aim of the </w:t>
      </w:r>
      <w:r w:rsidR="00F445CE">
        <w:t>interviews was</w:t>
      </w:r>
      <w:r>
        <w:t xml:space="preserve"> not to develop theory in the area but instead to identify barriers and facilitators to MMA integration into the Australian health system funding model. Since this is a developing area throughout the world there are a limited number of stakeholders with experience. Rather than seeking data saturation,</w:t>
      </w:r>
      <w:r w:rsidR="00B4229C">
        <w:fldChar w:fldCharType="begin">
          <w:fldData xml:space="preserve">PEVuZE5vdGU+PENpdGU+PEF1dGhvcj5Nb3JzZTwvQXV0aG9yPjxZZWFyPjIwMTU8L1llYXI+PFJl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</w:fldData>
        </w:fldChar>
      </w:r>
      <w:r w:rsidR="00A4057F">
        <w:instrText xml:space="preserve"> ADDIN EN.CITE </w:instrText>
      </w:r>
      <w:r w:rsidR="00A4057F">
        <w:fldChar w:fldCharType="begin">
          <w:fldData xml:space="preserve">PEVuZE5vdGU+PENpdGU+PEF1dGhvcj5Nb3JzZTwvQXV0aG9yPjxZZWFyPjIwMTU8L1llYXI+PFJl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</w:fldData>
        </w:fldChar>
      </w:r>
      <w:r w:rsidR="00A4057F">
        <w:instrText xml:space="preserve"> ADDIN EN.CITE.DATA </w:instrText>
      </w:r>
      <w:r w:rsidR="00A4057F">
        <w:fldChar w:fldCharType="end"/>
      </w:r>
      <w:r w:rsidR="00B4229C">
        <w:fldChar w:fldCharType="separate"/>
      </w:r>
      <w:r w:rsidR="00A4057F">
        <w:rPr>
          <w:noProof/>
        </w:rPr>
        <w:t>(7; 8)</w:t>
      </w:r>
      <w:r w:rsidR="00B4229C">
        <w:fldChar w:fldCharType="end"/>
      </w:r>
      <w:r>
        <w:t xml:space="preserve"> we sought</w:t>
      </w:r>
      <w:r w:rsidR="00694D65">
        <w:t xml:space="preserve"> high</w:t>
      </w:r>
      <w:r>
        <w:t xml:space="preserve"> information power to meet the aims of the study.</w:t>
      </w:r>
      <w:r w:rsidR="00B4229C">
        <w:fldChar w:fldCharType="begin"/>
      </w:r>
      <w:r w:rsidR="00B4229C">
        <w:instrText xml:space="preserve"> ADDIN EN.CITE &lt;EndNote&gt;&lt;Cite&gt;&lt;Author&gt;Malterud&lt;/Author&gt;&lt;Year&gt;2016&lt;/Year&gt;&lt;RecNum&gt;55&lt;/RecNum&gt;&lt;DisplayText&gt;(9)&lt;/DisplayText&gt;&lt;record&gt;&lt;rec-number&gt;55&lt;/rec-number&gt;&lt;foreign-keys&gt;&lt;key app="EN" db-id="ddfsvvregr9et4edz5bxwrvj99vdx02s2r9s" timestamp="1542068587"&gt;55&lt;/key&gt;&lt;/foreign-keys&gt;&lt;ref-type name="Journal Article"&gt;17&lt;/ref-type&gt;&lt;contributors&gt;&lt;authors&gt;&lt;author&gt;Malterud, K.&lt;/author&gt;&lt;author&gt;Siersma, V. D.&lt;/author&gt;&lt;author&gt;Guassora, A. D.&lt;/author&gt;&lt;/authors&gt;&lt;/contributors&gt;&lt;auth-address&gt;Univ Copenhagen, Copenhagen, Denmark&amp;#xD;Univ Copenhagen, Dept Publ Hlth, Res Unit Gen Practice, Copenhagen, Denmark&amp;#xD;Univ Copenhagen, Dept Publ Hlth, Sect Gen Practice, Copenhagen, Denmark&amp;#xD;Uni Res Hlth, Res Unit Gen Practice, Kalfarveien 31, N-5018 Bergen, Norway&amp;#xD;Univ Bergen, Dept Global Publ Hlth &amp;amp; Primary Care, Bergen, Norway&lt;/auth-address&gt;&lt;titles&gt;&lt;title&gt;Sample Size in Qualitative Interview Studies: Guided by Information Power&lt;/title&gt;&lt;secondary-title&gt;Qualitative Health Research&lt;/secondary-title&gt;&lt;alt-title&gt;Qual Health Res&lt;/alt-title&gt;&lt;/titles&gt;&lt;periodical&gt;&lt;full-title&gt;Qualitative Health Research&lt;/full-title&gt;&lt;/periodical&gt;&lt;alt-periodical&gt;&lt;full-title&gt;Qualitative Health Research&lt;/full-title&gt;&lt;abbr-1&gt;Qual Health Res&lt;/abbr-1&gt;&lt;/alt-periodical&gt;&lt;pages&gt;1753-1760&lt;/pages&gt;&lt;volume&gt;26&lt;/volume&gt;&lt;number&gt;13&lt;/number&gt;&lt;keywords&gt;&lt;keyword&gt;sample size&lt;/keyword&gt;&lt;keyword&gt;participants&lt;/keyword&gt;&lt;keyword&gt;methodology&lt;/keyword&gt;&lt;keyword&gt;saturation&lt;/keyword&gt;&lt;keyword&gt;information power&lt;/keyword&gt;&lt;keyword&gt;qualitative&lt;/keyword&gt;&lt;keyword&gt;saturation&lt;/keyword&gt;&lt;/keywords&gt;&lt;dates&gt;&lt;year&gt;2016&lt;/year&gt;&lt;pub-dates&gt;&lt;date&gt;Nov&lt;/date&gt;&lt;/pub-dates&gt;&lt;/dates&gt;&lt;isbn&gt;1049-7323&lt;/isbn&gt;&lt;accession-num&gt;WOS:000385960900003&lt;/accession-num&gt;&lt;urls&gt;&lt;related-urls&gt;&lt;url&gt;&amp;lt;Go to ISI&amp;gt;://WOS:000385960900003&lt;/url&gt;&lt;/related-urls&gt;&lt;/urls&gt;&lt;electronic-resource-num&gt;10.1177/1049732315617444&lt;/electronic-resource-num&gt;&lt;language&gt;English&lt;/language&gt;&lt;/record&gt;&lt;/Cite&gt;&lt;/EndNote&gt;</w:instrText>
      </w:r>
      <w:r w:rsidR="00B4229C">
        <w:fldChar w:fldCharType="separate"/>
      </w:r>
      <w:r w:rsidR="00B4229C">
        <w:rPr>
          <w:noProof/>
        </w:rPr>
        <w:t>(9)</w:t>
      </w:r>
      <w:r w:rsidR="00B4229C">
        <w:fldChar w:fldCharType="end"/>
      </w:r>
    </w:p>
    <w:p w14:paraId="28D34039" w14:textId="77777777" w:rsidR="007808CE" w:rsidRDefault="007808CE" w:rsidP="00B4229C">
      <w:pPr>
        <w:pStyle w:val="NoSpacing"/>
        <w:spacing w:line="480" w:lineRule="auto"/>
      </w:pPr>
    </w:p>
    <w:p w14:paraId="4B53A419" w14:textId="77777777" w:rsidR="004F34E7" w:rsidRDefault="004F34E7" w:rsidP="00B4229C">
      <w:pPr>
        <w:pStyle w:val="Heading4"/>
        <w:spacing w:line="480" w:lineRule="auto"/>
      </w:pPr>
      <w:r>
        <w:t>Background information on information power</w:t>
      </w:r>
    </w:p>
    <w:p w14:paraId="62CB214E" w14:textId="21A3844E" w:rsidR="004A73F1" w:rsidRDefault="00B33DF9" w:rsidP="00B4229C">
      <w:pPr>
        <w:pStyle w:val="NoSpacing"/>
        <w:spacing w:line="480" w:lineRule="auto"/>
      </w:pPr>
      <w:r>
        <w:t xml:space="preserve">Information power is a qualitative research concept used to determine an estimated number participants need to ensure that aim of study could be achieved. There is an inverse relationship between information power and the number of participants needed in </w:t>
      </w:r>
      <w:r w:rsidR="007D09D5">
        <w:t xml:space="preserve">order </w:t>
      </w:r>
      <w:r>
        <w:t>to achieve the aim of the study.</w:t>
      </w:r>
      <w:r w:rsidR="004A73F1">
        <w:t xml:space="preserve"> For example the higher the information power, the smaller the number of participants necessary. </w:t>
      </w:r>
    </w:p>
    <w:p w14:paraId="25C99F74" w14:textId="77777777" w:rsidR="004A73F1" w:rsidRDefault="004A73F1" w:rsidP="00B4229C">
      <w:pPr>
        <w:pStyle w:val="NoSpacing"/>
        <w:spacing w:line="480" w:lineRule="auto"/>
      </w:pPr>
    </w:p>
    <w:p w14:paraId="42F6F11E" w14:textId="191776FC" w:rsidR="007808CE" w:rsidRDefault="004A73F1" w:rsidP="00B4229C">
      <w:pPr>
        <w:pStyle w:val="NoSpacing"/>
        <w:spacing w:line="480" w:lineRule="auto"/>
      </w:pPr>
      <w:r>
        <w:lastRenderedPageBreak/>
        <w:t>According t</w:t>
      </w:r>
      <w:r w:rsidR="00554523">
        <w:t xml:space="preserve">o </w:t>
      </w:r>
      <w:proofErr w:type="spellStart"/>
      <w:r w:rsidR="00554523">
        <w:t>Malteured</w:t>
      </w:r>
      <w:proofErr w:type="spellEnd"/>
      <w:r w:rsidR="00554523">
        <w:t xml:space="preserve">, </w:t>
      </w:r>
      <w:proofErr w:type="spellStart"/>
      <w:r w:rsidR="00554523">
        <w:t>Siersma</w:t>
      </w:r>
      <w:proofErr w:type="spellEnd"/>
      <w:r w:rsidR="00554523">
        <w:t xml:space="preserve">,&amp; </w:t>
      </w:r>
      <w:proofErr w:type="spellStart"/>
      <w:r w:rsidR="00554523">
        <w:t>Guassora</w:t>
      </w:r>
      <w:proofErr w:type="spellEnd"/>
      <w:r w:rsidR="00B4229C">
        <w:fldChar w:fldCharType="begin"/>
      </w:r>
      <w:r w:rsidR="00B4229C">
        <w:instrText xml:space="preserve"> ADDIN EN.CITE &lt;EndNote&gt;&lt;Cite&gt;&lt;Author&gt;Malterud&lt;/Author&gt;&lt;Year&gt;2016&lt;/Year&gt;&lt;RecNum&gt;55&lt;/RecNum&gt;&lt;DisplayText&gt;(9)&lt;/DisplayText&gt;&lt;record&gt;&lt;rec-number&gt;55&lt;/rec-number&gt;&lt;foreign-keys&gt;&lt;key app="EN" db-id="ddfsvvregr9et4edz5bxwrvj99vdx02s2r9s" timestamp="1542068587"&gt;55&lt;/key&gt;&lt;/foreign-keys&gt;&lt;ref-type name="Journal Article"&gt;17&lt;/ref-type&gt;&lt;contributors&gt;&lt;authors&gt;&lt;author&gt;Malterud, K.&lt;/author&gt;&lt;author&gt;Siersma, V. D.&lt;/author&gt;&lt;author&gt;Guassora, A. D.&lt;/author&gt;&lt;/authors&gt;&lt;/contributors&gt;&lt;auth-address&gt;Univ Copenhagen, Copenhagen, Denmark&amp;#xD;Univ Copenhagen, Dept Publ Hlth, Res Unit Gen Practice, Copenhagen, Denmark&amp;#xD;Univ Copenhagen, Dept Publ Hlth, Sect Gen Practice, Copenhagen, Denmark&amp;#xD;Uni Res Hlth, Res Unit Gen Practice, Kalfarveien 31, N-5018 Bergen, Norway&amp;#xD;Univ Bergen, Dept Global Publ Hlth &amp;amp; Primary Care, Bergen, Norway&lt;/auth-address&gt;&lt;titles&gt;&lt;title&gt;Sample Size in Qualitative Interview Studies: Guided by Information Power&lt;/title&gt;&lt;secondary-title&gt;Qualitative Health Research&lt;/secondary-title&gt;&lt;alt-title&gt;Qual Health Res&lt;/alt-title&gt;&lt;/titles&gt;&lt;periodical&gt;&lt;full-title&gt;Qualitative Health Research&lt;/full-title&gt;&lt;/periodical&gt;&lt;alt-periodical&gt;&lt;full-title&gt;Qualitative Health Research&lt;/full-title&gt;&lt;abbr-1&gt;Qual Health Res&lt;/abbr-1&gt;&lt;/alt-periodical&gt;&lt;pages&gt;1753-1760&lt;/pages&gt;&lt;volume&gt;26&lt;/volume&gt;&lt;number&gt;13&lt;/number&gt;&lt;keywords&gt;&lt;keyword&gt;sample size&lt;/keyword&gt;&lt;keyword&gt;participants&lt;/keyword&gt;&lt;keyword&gt;methodology&lt;/keyword&gt;&lt;keyword&gt;saturation&lt;/keyword&gt;&lt;keyword&gt;information power&lt;/keyword&gt;&lt;keyword&gt;qualitative&lt;/keyword&gt;&lt;keyword&gt;saturation&lt;/keyword&gt;&lt;/keywords&gt;&lt;dates&gt;&lt;year&gt;2016&lt;/year&gt;&lt;pub-dates&gt;&lt;date&gt;Nov&lt;/date&gt;&lt;/pub-dates&gt;&lt;/dates&gt;&lt;isbn&gt;1049-7323&lt;/isbn&gt;&lt;accession-num&gt;WOS:000385960900003&lt;/accession-num&gt;&lt;urls&gt;&lt;related-urls&gt;&lt;url&gt;&amp;lt;Go to ISI&amp;gt;://WOS:000385960900003&lt;/url&gt;&lt;/related-urls&gt;&lt;/urls&gt;&lt;electronic-resource-num&gt;10.1177/1049732315617444&lt;/electronic-resource-num&gt;&lt;language&gt;English&lt;/language&gt;&lt;/record&gt;&lt;/Cite&gt;&lt;/EndNote&gt;</w:instrText>
      </w:r>
      <w:r w:rsidR="00B4229C">
        <w:fldChar w:fldCharType="separate"/>
      </w:r>
      <w:r w:rsidR="00B4229C">
        <w:rPr>
          <w:noProof/>
        </w:rPr>
        <w:t>(9)</w:t>
      </w:r>
      <w:r w:rsidR="00B4229C">
        <w:fldChar w:fldCharType="end"/>
      </w:r>
      <w:r w:rsidR="000B0CEE">
        <w:t xml:space="preserve"> information power can be determined by five </w:t>
      </w:r>
      <w:r w:rsidR="00000801">
        <w:t>dimensions</w:t>
      </w:r>
      <w:r w:rsidR="000B0CEE">
        <w:t xml:space="preserve">. These </w:t>
      </w:r>
      <w:r w:rsidR="00000801">
        <w:t>dimensions</w:t>
      </w:r>
      <w:r w:rsidR="000B0CEE">
        <w:t xml:space="preserve"> are: the aim of the study; the specificity of the participants used in the study; how established the theory used in the study was used; the quality of the dialog</w:t>
      </w:r>
      <w:r w:rsidR="007D09D5">
        <w:t>ue</w:t>
      </w:r>
      <w:r w:rsidR="000B0CEE">
        <w:t xml:space="preserve"> between the facilitator(s) and the participant(s); and finally, the strategy utilised to analyse the interview.</w:t>
      </w:r>
    </w:p>
    <w:p w14:paraId="168CECC9" w14:textId="77777777" w:rsidR="007808CE" w:rsidRDefault="007808CE" w:rsidP="00B4229C">
      <w:pPr>
        <w:pStyle w:val="NoSpacing"/>
        <w:spacing w:line="480" w:lineRule="auto"/>
      </w:pPr>
    </w:p>
    <w:p w14:paraId="3764892D" w14:textId="77777777" w:rsidR="007254B5" w:rsidRDefault="004F34E7" w:rsidP="00B4229C">
      <w:pPr>
        <w:pStyle w:val="Heading4"/>
        <w:spacing w:line="480" w:lineRule="auto"/>
      </w:pPr>
      <w:r>
        <w:t>Information</w:t>
      </w:r>
      <w:r w:rsidR="007254B5">
        <w:t xml:space="preserve"> power</w:t>
      </w:r>
      <w:r>
        <w:t xml:space="preserve"> in the in-depth interviews with stakeholders</w:t>
      </w:r>
    </w:p>
    <w:p w14:paraId="26EF58FE" w14:textId="2EB3D14F" w:rsidR="007254B5" w:rsidRDefault="007254B5" w:rsidP="00B4229C">
      <w:pPr>
        <w:pStyle w:val="NoSpacing"/>
        <w:spacing w:line="480" w:lineRule="auto"/>
      </w:pPr>
      <w:r>
        <w:t xml:space="preserve">Information power </w:t>
      </w:r>
      <w:r w:rsidR="00000801">
        <w:t>used in the in-depth interviews with stakeholders to identify pathways and i</w:t>
      </w:r>
      <w:r w:rsidR="007D09D5">
        <w:t>mpediments to MMA reimbursement</w:t>
      </w:r>
      <w:r w:rsidR="00000801">
        <w:t xml:space="preserve"> was high as the study de</w:t>
      </w:r>
      <w:r w:rsidR="007D09D5">
        <w:t>s</w:t>
      </w:r>
      <w:r w:rsidR="00000801">
        <w:t xml:space="preserve">ign and method used the </w:t>
      </w:r>
      <w:r w:rsidR="005F05C0">
        <w:t>aforementioned dimensions</w:t>
      </w:r>
      <w:r w:rsidR="00554523">
        <w:t xml:space="preserve">. </w:t>
      </w:r>
      <w:r>
        <w:t xml:space="preserve">Firstly, the </w:t>
      </w:r>
      <w:r w:rsidR="005F05C0">
        <w:t>study aim was narrow. Secondly, study design enabled the use of a dense sample specificity of</w:t>
      </w:r>
      <w:r>
        <w:t xml:space="preserve"> the participants</w:t>
      </w:r>
      <w:r w:rsidR="005F05C0">
        <w:t xml:space="preserve"> as they</w:t>
      </w:r>
      <w:r>
        <w:t xml:space="preserve"> were purposefully recruited</w:t>
      </w:r>
      <w:r w:rsidR="005F05C0">
        <w:t xml:space="preserve"> from a limited pool of</w:t>
      </w:r>
      <w:r>
        <w:t xml:space="preserve"> stakeholders </w:t>
      </w:r>
      <w:r w:rsidR="005F05C0">
        <w:t>who had</w:t>
      </w:r>
      <w:r>
        <w:t xml:space="preserve"> experience with M</w:t>
      </w:r>
      <w:r w:rsidR="00554523">
        <w:t>MAs and health systems funding.</w:t>
      </w:r>
      <w:r>
        <w:t xml:space="preserve"> </w:t>
      </w:r>
      <w:r w:rsidR="000B3D47">
        <w:t>The theory used during the analysis was p</w:t>
      </w:r>
      <w:r>
        <w:t>ragmatism</w:t>
      </w:r>
      <w:r w:rsidR="000B3D47">
        <w:t xml:space="preserve">. </w:t>
      </w:r>
      <w:r>
        <w:t xml:space="preserve"> </w:t>
      </w:r>
      <w:r w:rsidR="000B3D47">
        <w:t xml:space="preserve">This </w:t>
      </w:r>
      <w:r>
        <w:t>is an established epistemology which has been used within the communicative and dynamic technology in health system research.</w:t>
      </w:r>
      <w:r w:rsidR="00B4229C">
        <w:fldChar w:fldCharType="begin">
          <w:fldData xml:space="preserve">PEVuZE5vdGU+PENpdGU+PEF1dGhvcj5TY290dDwvQXV0aG9yPjxZZWFyPjIwMDk8L1llYXI+PFJl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</w:fldData>
        </w:fldChar>
      </w:r>
      <w:r w:rsidR="00A4057F">
        <w:instrText xml:space="preserve"> ADDIN EN.CITE </w:instrText>
      </w:r>
      <w:r w:rsidR="00A4057F">
        <w:fldChar w:fldCharType="begin">
          <w:fldData xml:space="preserve">PEVuZE5vdGU+PENpdGU+PEF1dGhvcj5TY290dDwvQXV0aG9yPjxZZWFyPjIwMDk8L1llYXI+PFJl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</w:fldData>
        </w:fldChar>
      </w:r>
      <w:r w:rsidR="00A4057F">
        <w:instrText xml:space="preserve"> ADDIN EN.CITE.DATA </w:instrText>
      </w:r>
      <w:r w:rsidR="00A4057F">
        <w:fldChar w:fldCharType="end"/>
      </w:r>
      <w:r w:rsidR="00B4229C">
        <w:fldChar w:fldCharType="separate"/>
      </w:r>
      <w:r w:rsidR="00A4057F">
        <w:rPr>
          <w:noProof/>
        </w:rPr>
        <w:t>(1; 4-6)</w:t>
      </w:r>
      <w:r w:rsidR="00B4229C">
        <w:fldChar w:fldCharType="end"/>
      </w:r>
      <w:r>
        <w:t xml:space="preserve"> There was a strong dialogue between the </w:t>
      </w:r>
      <w:r w:rsidR="000B3D47">
        <w:t>facilitator</w:t>
      </w:r>
      <w:r>
        <w:t xml:space="preserve"> (MM) an</w:t>
      </w:r>
      <w:r w:rsidR="000B3D47">
        <w:t>d the participants. Though the facilitator</w:t>
      </w:r>
      <w:r>
        <w:t xml:space="preserve"> (MM) can appear shy, she had detailed knowledge in MMAs as well as the Australian reimburs</w:t>
      </w:r>
      <w:r w:rsidR="000B3D47">
        <w:t>ement and regulation structures. As these were semi-structured interviews,</w:t>
      </w:r>
      <w:r>
        <w:t xml:space="preserve"> she</w:t>
      </w:r>
      <w:r w:rsidR="000B3D47">
        <w:t xml:space="preserve"> was able to probe and adapt</w:t>
      </w:r>
      <w:r>
        <w:t xml:space="preserve"> the interview schedule when required to attain</w:t>
      </w:r>
      <w:r w:rsidR="000B3D47">
        <w:t xml:space="preserve"> the</w:t>
      </w:r>
      <w:r>
        <w:t xml:space="preserve"> empirical data. Finally, </w:t>
      </w:r>
      <w:r w:rsidR="00554523">
        <w:t xml:space="preserve">regarding the analysis strategy chosen </w:t>
      </w:r>
      <w:r>
        <w:t>was a case study</w:t>
      </w:r>
      <w:r w:rsidR="00554523">
        <w:t>. The case study</w:t>
      </w:r>
      <w:r>
        <w:t xml:space="preserve"> was aimed at an in-depth exploration and analysis of selected patterns between MMAs and their relationships with the relevant selected stakeholders, and not an investigative cross-case</w:t>
      </w:r>
      <w:r w:rsidR="007D09D5">
        <w:t xml:space="preserve"> </w:t>
      </w:r>
      <w:r>
        <w:t>appraisal of various disco</w:t>
      </w:r>
      <w:r w:rsidR="00554523">
        <w:t>urse details and/or narratives.</w:t>
      </w:r>
    </w:p>
    <w:p w14:paraId="4735D35A" w14:textId="77777777" w:rsidR="004F34E7" w:rsidRDefault="004F34E7">
      <w:r>
        <w:br w:type="page"/>
      </w:r>
    </w:p>
    <w:p w14:paraId="76F9FDAE" w14:textId="77777777" w:rsidR="00C96367" w:rsidRDefault="004F34E7" w:rsidP="004F34E7">
      <w:pPr>
        <w:pStyle w:val="Heading1"/>
      </w:pPr>
      <w:r>
        <w:lastRenderedPageBreak/>
        <w:t xml:space="preserve">Reference List </w:t>
      </w:r>
    </w:p>
    <w:p w14:paraId="6F86022E" w14:textId="77777777" w:rsidR="00B4229C" w:rsidRDefault="00B4229C" w:rsidP="00B4229C"/>
    <w:p w14:paraId="030E963A" w14:textId="77777777" w:rsidR="00B4229C" w:rsidRDefault="00B4229C" w:rsidP="00B4229C"/>
    <w:bookmarkStart w:id="0" w:name="_GoBack"/>
    <w:bookmarkEnd w:id="0"/>
    <w:p w14:paraId="06F38452" w14:textId="77777777" w:rsidR="00A4057F" w:rsidRPr="00A4057F" w:rsidRDefault="00B4229C" w:rsidP="00A4057F">
      <w:pPr>
        <w:pStyle w:val="EndNoteBibliography"/>
        <w:spacing w:after="480"/>
      </w:pPr>
      <w:r>
        <w:fldChar w:fldCharType="begin"/>
      </w:r>
      <w:r>
        <w:instrText xml:space="preserve"> ADDIN EN.REFLIST </w:instrText>
      </w:r>
      <w:r>
        <w:fldChar w:fldCharType="separate"/>
      </w:r>
      <w:r w:rsidR="00A4057F" w:rsidRPr="00A4057F">
        <w:t>1.</w:t>
      </w:r>
      <w:r w:rsidR="00A4057F" w:rsidRPr="00A4057F">
        <w:tab/>
      </w:r>
      <w:r w:rsidR="00A4057F" w:rsidRPr="00A4057F">
        <w:rPr>
          <w:b/>
        </w:rPr>
        <w:t>Scott P.J. &amp; Briggs J.S.</w:t>
      </w:r>
      <w:r w:rsidR="00A4057F" w:rsidRPr="00A4057F">
        <w:t xml:space="preserve"> A Pragmatist Argument for Mixed Methodology in Medical Informatics. </w:t>
      </w:r>
      <w:r w:rsidR="00A4057F" w:rsidRPr="00A4057F">
        <w:rPr>
          <w:i/>
        </w:rPr>
        <w:t>Journal of Mixed Methods Research</w:t>
      </w:r>
      <w:r w:rsidR="00A4057F" w:rsidRPr="00A4057F">
        <w:t xml:space="preserve">, 2009, </w:t>
      </w:r>
      <w:r w:rsidR="00A4057F" w:rsidRPr="00A4057F">
        <w:rPr>
          <w:b/>
        </w:rPr>
        <w:t>3</w:t>
      </w:r>
      <w:r w:rsidR="00A4057F" w:rsidRPr="00A4057F">
        <w:t>: 223-41.</w:t>
      </w:r>
    </w:p>
    <w:p w14:paraId="5BBF3893" w14:textId="77777777" w:rsidR="00A4057F" w:rsidRPr="00A4057F" w:rsidRDefault="00A4057F" w:rsidP="00A4057F">
      <w:pPr>
        <w:pStyle w:val="EndNoteBibliography"/>
        <w:spacing w:after="480"/>
      </w:pPr>
      <w:r w:rsidRPr="00A4057F">
        <w:t>2.</w:t>
      </w:r>
      <w:r w:rsidRPr="00A4057F">
        <w:tab/>
      </w:r>
      <w:r w:rsidRPr="00A4057F">
        <w:rPr>
          <w:b/>
        </w:rPr>
        <w:t>Morgan D.L.</w:t>
      </w:r>
      <w:r w:rsidRPr="00A4057F">
        <w:t xml:space="preserve"> Paradigms Lost and Pragmatism Regained: Methodological Implications of Combining Qualitative and Quantitative Methods. </w:t>
      </w:r>
      <w:r w:rsidRPr="00A4057F">
        <w:rPr>
          <w:i/>
        </w:rPr>
        <w:t>Journal of Mixed Methods Research</w:t>
      </w:r>
      <w:r w:rsidRPr="00A4057F">
        <w:t xml:space="preserve">, 2007, </w:t>
      </w:r>
      <w:r w:rsidRPr="00A4057F">
        <w:rPr>
          <w:b/>
        </w:rPr>
        <w:t>1</w:t>
      </w:r>
      <w:r w:rsidRPr="00A4057F">
        <w:t>: 48-76.</w:t>
      </w:r>
    </w:p>
    <w:p w14:paraId="6DF11E14" w14:textId="77777777" w:rsidR="00A4057F" w:rsidRPr="00A4057F" w:rsidRDefault="00A4057F" w:rsidP="00A4057F">
      <w:pPr>
        <w:pStyle w:val="EndNoteBibliography"/>
        <w:spacing w:after="480"/>
      </w:pPr>
      <w:r w:rsidRPr="00A4057F">
        <w:t>3.</w:t>
      </w:r>
      <w:r w:rsidRPr="00A4057F">
        <w:tab/>
      </w:r>
      <w:r w:rsidRPr="00A4057F">
        <w:rPr>
          <w:b/>
        </w:rPr>
        <w:t>Feilzer M.Y.</w:t>
      </w:r>
      <w:r w:rsidRPr="00A4057F">
        <w:t xml:space="preserve"> Doing Mixed Methods Research Pragmatically: Implications for the Rediscovery of Pragmatism as a Research Paradigm. </w:t>
      </w:r>
      <w:r w:rsidRPr="00A4057F">
        <w:rPr>
          <w:i/>
        </w:rPr>
        <w:t>Journal of Mixed Methods Research</w:t>
      </w:r>
      <w:r w:rsidRPr="00A4057F">
        <w:t xml:space="preserve">, 2010, </w:t>
      </w:r>
      <w:r w:rsidRPr="00A4057F">
        <w:rPr>
          <w:b/>
        </w:rPr>
        <w:t>4</w:t>
      </w:r>
      <w:r w:rsidRPr="00A4057F">
        <w:t>: 6-16.</w:t>
      </w:r>
    </w:p>
    <w:p w14:paraId="04EED8FC" w14:textId="77777777" w:rsidR="00A4057F" w:rsidRPr="00A4057F" w:rsidRDefault="00A4057F" w:rsidP="00A4057F">
      <w:pPr>
        <w:pStyle w:val="EndNoteBibliography"/>
        <w:spacing w:after="480"/>
      </w:pPr>
      <w:r w:rsidRPr="00A4057F">
        <w:t>4.</w:t>
      </w:r>
      <w:r w:rsidRPr="00A4057F">
        <w:tab/>
      </w:r>
      <w:r w:rsidRPr="00A4057F">
        <w:rPr>
          <w:b/>
        </w:rPr>
        <w:t>Wade V.A., Eliottt J.A. &amp; Hiller J.E.</w:t>
      </w:r>
      <w:r w:rsidRPr="00A4057F">
        <w:t xml:space="preserve"> A qualitative study of ethical, medico-legal and clinical governance matters in Australian telehealth services. </w:t>
      </w:r>
      <w:r w:rsidRPr="00A4057F">
        <w:rPr>
          <w:i/>
        </w:rPr>
        <w:t>Journal of Telemedicine and Telecare</w:t>
      </w:r>
      <w:r w:rsidRPr="00A4057F">
        <w:t xml:space="preserve">, 2012, </w:t>
      </w:r>
      <w:r w:rsidRPr="00A4057F">
        <w:rPr>
          <w:b/>
        </w:rPr>
        <w:t>18</w:t>
      </w:r>
      <w:r w:rsidRPr="00A4057F">
        <w:t>: 109-14.</w:t>
      </w:r>
    </w:p>
    <w:p w14:paraId="7F4CEFDA" w14:textId="77777777" w:rsidR="00A4057F" w:rsidRPr="00A4057F" w:rsidRDefault="00A4057F" w:rsidP="00A4057F">
      <w:pPr>
        <w:pStyle w:val="EndNoteBibliography"/>
        <w:spacing w:after="480"/>
      </w:pPr>
      <w:r w:rsidRPr="00A4057F">
        <w:t>5.</w:t>
      </w:r>
      <w:r w:rsidRPr="00A4057F">
        <w:tab/>
      </w:r>
      <w:r w:rsidRPr="00A4057F">
        <w:rPr>
          <w:b/>
        </w:rPr>
        <w:t>Wade V. &amp; Eliott J.</w:t>
      </w:r>
      <w:r w:rsidRPr="00A4057F">
        <w:t xml:space="preserve"> The role of the champion in telehealth service development: a qualitative analysis. </w:t>
      </w:r>
      <w:r w:rsidRPr="00A4057F">
        <w:rPr>
          <w:i/>
        </w:rPr>
        <w:t>Journal of Telemedicine and Telecare</w:t>
      </w:r>
      <w:r w:rsidRPr="00A4057F">
        <w:t xml:space="preserve">, 2012, </w:t>
      </w:r>
      <w:r w:rsidRPr="00A4057F">
        <w:rPr>
          <w:b/>
        </w:rPr>
        <w:t>18</w:t>
      </w:r>
      <w:r w:rsidRPr="00A4057F">
        <w:t>: 490-92.</w:t>
      </w:r>
    </w:p>
    <w:p w14:paraId="54099420" w14:textId="77777777" w:rsidR="00A4057F" w:rsidRPr="00A4057F" w:rsidRDefault="00A4057F" w:rsidP="00A4057F">
      <w:pPr>
        <w:pStyle w:val="EndNoteBibliography"/>
        <w:spacing w:after="480"/>
      </w:pPr>
      <w:r w:rsidRPr="00A4057F">
        <w:t>6.</w:t>
      </w:r>
      <w:r w:rsidRPr="00A4057F">
        <w:tab/>
      </w:r>
      <w:r w:rsidRPr="00A4057F">
        <w:rPr>
          <w:b/>
        </w:rPr>
        <w:t>Shuren J., Patel B. &amp; Gottlieb S.</w:t>
      </w:r>
      <w:r w:rsidRPr="00A4057F">
        <w:t xml:space="preserve"> FDA regulation of mobile medical apps. </w:t>
      </w:r>
      <w:r w:rsidRPr="00A4057F">
        <w:rPr>
          <w:i/>
        </w:rPr>
        <w:t>JAMA</w:t>
      </w:r>
      <w:r w:rsidRPr="00A4057F">
        <w:t>, 2018.</w:t>
      </w:r>
    </w:p>
    <w:p w14:paraId="38EF4C56" w14:textId="77777777" w:rsidR="00A4057F" w:rsidRPr="00A4057F" w:rsidRDefault="00A4057F" w:rsidP="00A4057F">
      <w:pPr>
        <w:pStyle w:val="EndNoteBibliography"/>
        <w:spacing w:after="480"/>
      </w:pPr>
      <w:r w:rsidRPr="00A4057F">
        <w:t>7.</w:t>
      </w:r>
      <w:r w:rsidRPr="00A4057F">
        <w:tab/>
      </w:r>
      <w:r w:rsidRPr="00A4057F">
        <w:rPr>
          <w:b/>
        </w:rPr>
        <w:t>Morse J.M.</w:t>
      </w:r>
      <w:r w:rsidRPr="00A4057F">
        <w:t xml:space="preserve"> "Data Were Saturated ...". </w:t>
      </w:r>
      <w:r w:rsidRPr="00A4057F">
        <w:rPr>
          <w:i/>
        </w:rPr>
        <w:t>Qualitative Health Research</w:t>
      </w:r>
      <w:r w:rsidRPr="00A4057F">
        <w:t xml:space="preserve">, 2015, </w:t>
      </w:r>
      <w:r w:rsidRPr="00A4057F">
        <w:rPr>
          <w:b/>
        </w:rPr>
        <w:t>25</w:t>
      </w:r>
      <w:r w:rsidRPr="00A4057F">
        <w:t>: 587-88.</w:t>
      </w:r>
    </w:p>
    <w:p w14:paraId="57F21240" w14:textId="77777777" w:rsidR="00A4057F" w:rsidRPr="00A4057F" w:rsidRDefault="00A4057F" w:rsidP="00A4057F">
      <w:pPr>
        <w:pStyle w:val="EndNoteBibliography"/>
        <w:spacing w:after="480"/>
      </w:pPr>
      <w:r w:rsidRPr="00A4057F">
        <w:t>8.</w:t>
      </w:r>
      <w:r w:rsidRPr="00A4057F">
        <w:tab/>
      </w:r>
      <w:r w:rsidRPr="00A4057F">
        <w:rPr>
          <w:b/>
        </w:rPr>
        <w:t>Morse J.M.</w:t>
      </w:r>
      <w:r w:rsidRPr="00A4057F">
        <w:t xml:space="preserve"> All Data Are Not Equal. </w:t>
      </w:r>
      <w:r w:rsidRPr="00A4057F">
        <w:rPr>
          <w:i/>
        </w:rPr>
        <w:t>Qualitative Health Research</w:t>
      </w:r>
      <w:r w:rsidRPr="00A4057F">
        <w:t xml:space="preserve">, 2015, </w:t>
      </w:r>
      <w:r w:rsidRPr="00A4057F">
        <w:rPr>
          <w:b/>
        </w:rPr>
        <w:t>25</w:t>
      </w:r>
      <w:r w:rsidRPr="00A4057F">
        <w:t>: 1169-70.</w:t>
      </w:r>
    </w:p>
    <w:p w14:paraId="28FDC905" w14:textId="77777777" w:rsidR="00A4057F" w:rsidRPr="00A4057F" w:rsidRDefault="00A4057F" w:rsidP="00A4057F">
      <w:pPr>
        <w:pStyle w:val="EndNoteBibliography"/>
      </w:pPr>
      <w:r w:rsidRPr="00A4057F">
        <w:t>9.</w:t>
      </w:r>
      <w:r w:rsidRPr="00A4057F">
        <w:tab/>
      </w:r>
      <w:r w:rsidRPr="00A4057F">
        <w:rPr>
          <w:b/>
        </w:rPr>
        <w:t>Malterud K., Siersma V.D. &amp; Guassora A.D.</w:t>
      </w:r>
      <w:r w:rsidRPr="00A4057F">
        <w:t xml:space="preserve"> Sample Size in Qualitative Interview Studies: Guided by Information Power. </w:t>
      </w:r>
      <w:r w:rsidRPr="00A4057F">
        <w:rPr>
          <w:i/>
        </w:rPr>
        <w:t>Qualitative Health Research</w:t>
      </w:r>
      <w:r w:rsidRPr="00A4057F">
        <w:t xml:space="preserve">, 2016, </w:t>
      </w:r>
      <w:r w:rsidRPr="00A4057F">
        <w:rPr>
          <w:b/>
        </w:rPr>
        <w:t>26</w:t>
      </w:r>
      <w:r w:rsidRPr="00A4057F">
        <w:t>: 1753-60.</w:t>
      </w:r>
    </w:p>
    <w:p w14:paraId="03D14DD8" w14:textId="78EFF7AE" w:rsidR="00B4229C" w:rsidRPr="00B4229C" w:rsidRDefault="00B4229C" w:rsidP="00B4229C">
      <w:r>
        <w:lastRenderedPageBreak/>
        <w:fldChar w:fldCharType="end"/>
      </w:r>
    </w:p>
    <w:sectPr w:rsidR="00B4229C" w:rsidRPr="00B4229C">
      <w:foot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E59051" w14:textId="77777777" w:rsidR="0010081A" w:rsidRDefault="0010081A" w:rsidP="004F34E7">
      <w:pPr>
        <w:spacing w:after="0" w:line="240" w:lineRule="auto"/>
      </w:pPr>
      <w:r>
        <w:separator/>
      </w:r>
    </w:p>
  </w:endnote>
  <w:endnote w:type="continuationSeparator" w:id="0">
    <w:p w14:paraId="3ED177B3" w14:textId="77777777" w:rsidR="0010081A" w:rsidRDefault="0010081A" w:rsidP="004F34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1567899"/>
      <w:docPartObj>
        <w:docPartGallery w:val="Page Numbers (Bottom of Page)"/>
        <w:docPartUnique/>
      </w:docPartObj>
    </w:sdtPr>
    <w:sdtEndPr>
      <w:rPr>
        <w:noProof/>
      </w:rPr>
    </w:sdtEndPr>
    <w:sdtContent>
      <w:p w14:paraId="3828C053" w14:textId="77777777" w:rsidR="004F34E7" w:rsidRDefault="004F34E7">
        <w:pPr>
          <w:pStyle w:val="Footer"/>
          <w:jc w:val="center"/>
        </w:pPr>
        <w:r>
          <w:fldChar w:fldCharType="begin"/>
        </w:r>
        <w:r>
          <w:instrText xml:space="preserve"> PAGE   \* MERGEFORMAT </w:instrText>
        </w:r>
        <w:r>
          <w:fldChar w:fldCharType="separate"/>
        </w:r>
        <w:r w:rsidR="007D09D5">
          <w:rPr>
            <w:noProof/>
          </w:rPr>
          <w:t>4</w:t>
        </w:r>
        <w:r>
          <w:rPr>
            <w:noProof/>
          </w:rPr>
          <w:fldChar w:fldCharType="end"/>
        </w:r>
      </w:p>
    </w:sdtContent>
  </w:sdt>
  <w:p w14:paraId="0E670606" w14:textId="77777777" w:rsidR="004F34E7" w:rsidRDefault="004F34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F81667" w14:textId="77777777" w:rsidR="0010081A" w:rsidRDefault="0010081A" w:rsidP="004F34E7">
      <w:pPr>
        <w:spacing w:after="0" w:line="240" w:lineRule="auto"/>
      </w:pPr>
      <w:r>
        <w:separator/>
      </w:r>
    </w:p>
  </w:footnote>
  <w:footnote w:type="continuationSeparator" w:id="0">
    <w:p w14:paraId="0023562D" w14:textId="77777777" w:rsidR="0010081A" w:rsidRDefault="0010081A" w:rsidP="004F34E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Tech Assess Health Copy v2&lt;/Style&gt;&lt;LeftDelim&gt;{&lt;/LeftDelim&gt;&lt;RightDelim&gt;}&lt;/RightDelim&gt;&lt;FontName&gt;Arial Narrow&lt;/FontName&gt;&lt;FontSize&gt;12&lt;/FontSize&gt;&lt;ReflistTitle&gt;&lt;/ReflistTitle&gt;&lt;StartingRefnum&gt;1&lt;/StartingRefnum&gt;&lt;FirstLineIndent&gt;0&lt;/FirstLineIndent&gt;&lt;HangingIndent&gt;720&lt;/HangingIndent&gt;&lt;LineSpacing&gt;2&lt;/LineSpacing&gt;&lt;SpaceAfter&gt;3&lt;/SpaceAfter&gt;&lt;HyperlinksEnabled&gt;0&lt;/HyperlinksEnabled&gt;&lt;HyperlinksVisible&gt;0&lt;/HyperlinksVisible&gt;&lt;EnableBibliographyCategories&gt;0&lt;/EnableBibliographyCategories&gt;&lt;/ENLayout&gt;"/>
    <w:docVar w:name="EN.Libraries" w:val="&lt;Libraries&gt;&lt;/Libraries&gt;"/>
  </w:docVars>
  <w:rsids>
    <w:rsidRoot w:val="007254B5"/>
    <w:rsid w:val="00000801"/>
    <w:rsid w:val="00030A6A"/>
    <w:rsid w:val="000B0CEE"/>
    <w:rsid w:val="000B3D47"/>
    <w:rsid w:val="000D6ED5"/>
    <w:rsid w:val="0010081A"/>
    <w:rsid w:val="00291A91"/>
    <w:rsid w:val="003011F3"/>
    <w:rsid w:val="00434763"/>
    <w:rsid w:val="00476927"/>
    <w:rsid w:val="00476A5B"/>
    <w:rsid w:val="004A73F1"/>
    <w:rsid w:val="004F34E7"/>
    <w:rsid w:val="00554523"/>
    <w:rsid w:val="005647F9"/>
    <w:rsid w:val="00570909"/>
    <w:rsid w:val="005B4CD0"/>
    <w:rsid w:val="005F05C0"/>
    <w:rsid w:val="006832AF"/>
    <w:rsid w:val="00694D65"/>
    <w:rsid w:val="006D784C"/>
    <w:rsid w:val="006E7680"/>
    <w:rsid w:val="007254B5"/>
    <w:rsid w:val="007808CE"/>
    <w:rsid w:val="007D09D5"/>
    <w:rsid w:val="00955C84"/>
    <w:rsid w:val="00973AEB"/>
    <w:rsid w:val="009E7ED9"/>
    <w:rsid w:val="00A02EDF"/>
    <w:rsid w:val="00A4057F"/>
    <w:rsid w:val="00A468B8"/>
    <w:rsid w:val="00B33DF9"/>
    <w:rsid w:val="00B4229C"/>
    <w:rsid w:val="00BE119E"/>
    <w:rsid w:val="00C676EA"/>
    <w:rsid w:val="00C77D7B"/>
    <w:rsid w:val="00CF71D9"/>
    <w:rsid w:val="00F445CE"/>
    <w:rsid w:val="00FC116B"/>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EC1283"/>
  <w15:chartTrackingRefBased/>
  <w15:docId w15:val="{43E898AD-794B-4A7A-83CE-198419FD3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71D9"/>
    <w:rPr>
      <w:rFonts w:ascii="Arial Narrow" w:hAnsi="Arial Narrow"/>
      <w:sz w:val="24"/>
    </w:rPr>
  </w:style>
  <w:style w:type="paragraph" w:styleId="Heading1">
    <w:name w:val="heading 1"/>
    <w:basedOn w:val="Normal"/>
    <w:next w:val="Normal"/>
    <w:link w:val="Heading1Char"/>
    <w:uiPriority w:val="9"/>
    <w:qFormat/>
    <w:rsid w:val="004F34E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F34E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F34E7"/>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unhideWhenUsed/>
    <w:qFormat/>
    <w:rsid w:val="003011F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254B5"/>
    <w:pPr>
      <w:spacing w:after="0" w:line="240" w:lineRule="auto"/>
    </w:pPr>
    <w:rPr>
      <w:rFonts w:ascii="Arial Narrow" w:hAnsi="Arial Narrow"/>
      <w:sz w:val="24"/>
    </w:rPr>
  </w:style>
  <w:style w:type="character" w:customStyle="1" w:styleId="NoSpacingChar">
    <w:name w:val="No Spacing Char"/>
    <w:basedOn w:val="DefaultParagraphFont"/>
    <w:link w:val="NoSpacing"/>
    <w:uiPriority w:val="1"/>
    <w:rsid w:val="007254B5"/>
    <w:rPr>
      <w:rFonts w:ascii="Arial Narrow" w:hAnsi="Arial Narrow"/>
      <w:sz w:val="24"/>
    </w:rPr>
  </w:style>
  <w:style w:type="character" w:customStyle="1" w:styleId="Heading4Char">
    <w:name w:val="Heading 4 Char"/>
    <w:basedOn w:val="DefaultParagraphFont"/>
    <w:link w:val="Heading4"/>
    <w:uiPriority w:val="9"/>
    <w:rsid w:val="003011F3"/>
    <w:rPr>
      <w:rFonts w:asciiTheme="majorHAnsi" w:eastAsiaTheme="majorEastAsia" w:hAnsiTheme="majorHAnsi" w:cstheme="majorBidi"/>
      <w:i/>
      <w:iCs/>
      <w:color w:val="2E74B5" w:themeColor="accent1" w:themeShade="BF"/>
      <w:sz w:val="24"/>
    </w:rPr>
  </w:style>
  <w:style w:type="character" w:customStyle="1" w:styleId="Heading1Char">
    <w:name w:val="Heading 1 Char"/>
    <w:basedOn w:val="DefaultParagraphFont"/>
    <w:link w:val="Heading1"/>
    <w:uiPriority w:val="9"/>
    <w:rsid w:val="004F34E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F34E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4F34E7"/>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4F34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F34E7"/>
    <w:rPr>
      <w:rFonts w:ascii="Arial Narrow" w:hAnsi="Arial Narrow"/>
      <w:sz w:val="24"/>
    </w:rPr>
  </w:style>
  <w:style w:type="paragraph" w:styleId="Footer">
    <w:name w:val="footer"/>
    <w:basedOn w:val="Normal"/>
    <w:link w:val="FooterChar"/>
    <w:uiPriority w:val="99"/>
    <w:unhideWhenUsed/>
    <w:rsid w:val="004F34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F34E7"/>
    <w:rPr>
      <w:rFonts w:ascii="Arial Narrow" w:hAnsi="Arial Narrow"/>
      <w:sz w:val="24"/>
    </w:rPr>
  </w:style>
  <w:style w:type="paragraph" w:customStyle="1" w:styleId="EndNoteBibliographyTitle">
    <w:name w:val="EndNote Bibliography Title"/>
    <w:basedOn w:val="Normal"/>
    <w:link w:val="EndNoteBibliographyTitleChar"/>
    <w:rsid w:val="00B4229C"/>
    <w:pPr>
      <w:spacing w:after="0"/>
      <w:jc w:val="center"/>
    </w:pPr>
    <w:rPr>
      <w:noProof/>
      <w:lang w:val="en-US"/>
    </w:rPr>
  </w:style>
  <w:style w:type="character" w:customStyle="1" w:styleId="EndNoteBibliographyTitleChar">
    <w:name w:val="EndNote Bibliography Title Char"/>
    <w:basedOn w:val="NoSpacingChar"/>
    <w:link w:val="EndNoteBibliographyTitle"/>
    <w:rsid w:val="00B4229C"/>
    <w:rPr>
      <w:rFonts w:ascii="Arial Narrow" w:hAnsi="Arial Narrow"/>
      <w:noProof/>
      <w:sz w:val="24"/>
      <w:lang w:val="en-US"/>
    </w:rPr>
  </w:style>
  <w:style w:type="paragraph" w:customStyle="1" w:styleId="EndNoteBibliography">
    <w:name w:val="EndNote Bibliography"/>
    <w:basedOn w:val="Normal"/>
    <w:link w:val="EndNoteBibliographyChar"/>
    <w:rsid w:val="00B4229C"/>
    <w:pPr>
      <w:spacing w:line="480" w:lineRule="auto"/>
    </w:pPr>
    <w:rPr>
      <w:noProof/>
      <w:lang w:val="en-US"/>
    </w:rPr>
  </w:style>
  <w:style w:type="character" w:customStyle="1" w:styleId="EndNoteBibliographyChar">
    <w:name w:val="EndNote Bibliography Char"/>
    <w:basedOn w:val="NoSpacingChar"/>
    <w:link w:val="EndNoteBibliography"/>
    <w:rsid w:val="00B4229C"/>
    <w:rPr>
      <w:rFonts w:ascii="Arial Narrow" w:hAnsi="Arial Narrow"/>
      <w:noProof/>
      <w:sz w:val="24"/>
      <w:lang w:val="en-US"/>
    </w:rPr>
  </w:style>
  <w:style w:type="paragraph" w:styleId="BalloonText">
    <w:name w:val="Balloon Text"/>
    <w:basedOn w:val="Normal"/>
    <w:link w:val="BalloonTextChar"/>
    <w:uiPriority w:val="99"/>
    <w:semiHidden/>
    <w:unhideWhenUsed/>
    <w:rsid w:val="00973AE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73AEB"/>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313</Words>
  <Characters>7489</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8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dalena Ruth Moshi</dc:creator>
  <cp:keywords/>
  <dc:description/>
  <cp:lastModifiedBy>Magdalena Ruth Moshi</cp:lastModifiedBy>
  <cp:revision>2</cp:revision>
  <dcterms:created xsi:type="dcterms:W3CDTF">2020-03-14T10:33:00Z</dcterms:created>
  <dcterms:modified xsi:type="dcterms:W3CDTF">2020-03-14T10:33:00Z</dcterms:modified>
</cp:coreProperties>
</file>